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0CD3" w:rsidRPr="00EF0CD3" w:rsidRDefault="00EF0CD3" w:rsidP="00EF0CD3">
      <w:pPr>
        <w:pStyle w:val="Default"/>
        <w:spacing w:before="120" w:after="120"/>
        <w:ind w:left="1080"/>
        <w:rPr>
          <w:color w:val="000000" w:themeColor="text1"/>
        </w:rPr>
      </w:pPr>
    </w:p>
    <w:p w:rsidR="0005344E" w:rsidRPr="005B1D12" w:rsidRDefault="00422760" w:rsidP="005B1D12">
      <w:pPr>
        <w:pStyle w:val="ListParagraph"/>
        <w:tabs>
          <w:tab w:val="left" w:pos="993"/>
        </w:tabs>
        <w:ind w:left="450" w:firstLine="0"/>
        <w:rPr>
          <w:b/>
          <w:color w:val="000000" w:themeColor="text1"/>
          <w:sz w:val="24"/>
        </w:rPr>
      </w:pPr>
      <w:r w:rsidRPr="005B1D12">
        <w:rPr>
          <w:b/>
          <w:color w:val="000000" w:themeColor="text1"/>
          <w:sz w:val="24"/>
        </w:rPr>
        <w:t>Publications:</w:t>
      </w:r>
      <w:bookmarkStart w:id="0" w:name="_GoBack"/>
      <w:bookmarkEnd w:id="0"/>
    </w:p>
    <w:p w:rsidR="00EF0CD3" w:rsidRPr="00EF0CD3" w:rsidRDefault="00EF0CD3" w:rsidP="00EF0CD3">
      <w:pPr>
        <w:pStyle w:val="ListParagraph"/>
        <w:tabs>
          <w:tab w:val="left" w:pos="993"/>
        </w:tabs>
        <w:ind w:left="450" w:firstLine="0"/>
        <w:rPr>
          <w:color w:val="000000" w:themeColor="text1"/>
          <w:sz w:val="14"/>
        </w:rPr>
      </w:pPr>
    </w:p>
    <w:tbl>
      <w:tblPr>
        <w:tblW w:w="5000" w:type="pct"/>
        <w:tblCellSpacing w:w="15" w:type="dxa"/>
        <w:tblInd w:w="900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500"/>
      </w:tblGrid>
      <w:tr w:rsidR="00EF0CD3" w:rsidRPr="00EF0CD3" w:rsidTr="00FB5D91">
        <w:trPr>
          <w:tblCellSpacing w:w="15" w:type="dxa"/>
        </w:trPr>
        <w:tc>
          <w:tcPr>
            <w:tcW w:w="0" w:type="auto"/>
            <w:shd w:val="clear" w:color="auto" w:fill="FFFFFF"/>
            <w:vAlign w:val="center"/>
            <w:hideMark/>
          </w:tcPr>
          <w:p w:rsidR="001B67D7" w:rsidRPr="00EF0CD3" w:rsidRDefault="001B67D7" w:rsidP="00FB5D91">
            <w:pPr>
              <w:pStyle w:val="ListParagraph"/>
              <w:widowControl/>
              <w:numPr>
                <w:ilvl w:val="0"/>
                <w:numId w:val="10"/>
              </w:numPr>
              <w:tabs>
                <w:tab w:val="left" w:pos="376"/>
              </w:tabs>
              <w:autoSpaceDE/>
              <w:autoSpaceDN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bookmarkStart w:id="1" w:name="_Hlk530050517"/>
            <w:bookmarkStart w:id="2" w:name="_Hlk530050504"/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ari</w:t>
            </w:r>
            <w:proofErr w:type="spellEnd"/>
            <w:r w:rsidRPr="00EF0CD3">
              <w:rPr>
                <w:bCs/>
                <w:color w:val="000000" w:themeColor="text1"/>
                <w:sz w:val="24"/>
                <w:szCs w:val="24"/>
                <w:shd w:val="clear" w:color="auto" w:fill="FFFFFF"/>
              </w:rPr>
              <w:t>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hriwas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O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isodiy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antr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M.K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Guchhait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 S.K., Dash, R., &amp;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Microtubule-targeting agents impair kinesin 2-dependent nuclear transport of β-catenin: Evidence of inhibition of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Wnt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/β-catenin signaling as an important antitumor mechanism of microtubule-targeting agents.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The FASEB Journal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2021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35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 e21539.</w:t>
            </w:r>
          </w:p>
          <w:p w:rsidR="001B67D7" w:rsidRPr="00EF0CD3" w:rsidRDefault="001B67D7" w:rsidP="00A351EA">
            <w:pPr>
              <w:pStyle w:val="ListParagraph"/>
              <w:widowControl/>
              <w:numPr>
                <w:ilvl w:val="0"/>
                <w:numId w:val="10"/>
              </w:numPr>
              <w:tabs>
                <w:tab w:val="left" w:pos="376"/>
              </w:tabs>
              <w:autoSpaceDE/>
              <w:autoSpaceDN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Pradhan, A., Mishra,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uroli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*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C1 Inhibits Liquid−Liquid Phase Separation and Oligomerization of Tau and Protects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Neuroblastom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Cells against Toxic Tau Oligomers.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ACS Chem. Neurosci, 2021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 12, 1989-2002.</w:t>
            </w:r>
            <w:r w:rsidRPr="00EF0CD3">
              <w:rPr>
                <w:rFonts w:ascii="Segoe UI" w:hAnsi="Segoe UI" w:cs="Segoe UI"/>
                <w:color w:val="000000" w:themeColor="text1"/>
                <w:sz w:val="21"/>
                <w:szCs w:val="21"/>
                <w:shd w:val="clear" w:color="auto" w:fill="FFFFFF"/>
              </w:rPr>
              <w:t xml:space="preserve"> </w:t>
            </w:r>
          </w:p>
          <w:p w:rsidR="001B67D7" w:rsidRPr="00EF0CD3" w:rsidRDefault="001B67D7" w:rsidP="00A351EA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Mundhar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N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Majumde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*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Hyperthermia induced disruption of mechanical balance leads to G1 arrest and senescence in cells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 J.,2021, 478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179-196. </w:t>
            </w:r>
          </w:p>
          <w:p w:rsidR="001B67D7" w:rsidRPr="00EF0CD3" w:rsidRDefault="001B67D7" w:rsidP="00A351EA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Battaje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R. R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Bhondwe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P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Dhaked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H. P. S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.*, Evidence of conformational switch in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Streptococcus pneumoniae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FtsZ during polymerization.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Protein Sci.2021,30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523-530.</w:t>
            </w:r>
          </w:p>
          <w:p w:rsidR="001B67D7" w:rsidRPr="00EF0CD3" w:rsidRDefault="001B67D7" w:rsidP="00A351EA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Pradhan, A., Mishra,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Basu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M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uroli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Gi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J., Srivastava, R.*,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.*, Targeted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nanoformulation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of C1 inhibits the growth of KB spheroids and cancer stem cell-enriched MCF-7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mammospheres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Colloids and Surfaces B: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interfaces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, 2021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202, 111702.  </w:t>
            </w:r>
          </w:p>
          <w:p w:rsidR="001B67D7" w:rsidRPr="00EF0CD3" w:rsidRDefault="001B67D7" w:rsidP="00A351EA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Dhameliy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T. M., Patel, K. I., Tiwari, R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Vagolu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 K.,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riram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D., and Chakraborti, A. K. Design, Synthesis, and Biological Evaluation of Benzo [d] imidazole-2-carboxamides as New Anti-TB Agents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org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 Chem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2021, 107, 104538. </w:t>
            </w:r>
          </w:p>
          <w:p w:rsidR="001B67D7" w:rsidRPr="00EF0CD3" w:rsidRDefault="001B67D7" w:rsidP="00A351EA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Mundhar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N., Yadav,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hirke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P. U.,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*.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and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Majumde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 Substrate loss modulus promotes the differentiation of SHSY-5Y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neuroblastom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cells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Materiali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2020, 15, 100968. </w:t>
            </w:r>
          </w:p>
          <w:p w:rsidR="001B67D7" w:rsidRPr="00EF0CD3" w:rsidRDefault="001B67D7" w:rsidP="00A351EA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Liao, V. W. Y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a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Narlawa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R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Vignarajan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, Hibbs, D. E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, &amp; Groundwater, P. W. Tubulin-Binding 3, 5-Bis (styryl)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yrazoles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as Lead Compounds for the Treatment of Castration-Resistant Prostate Cancer.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Mol. Pharmacol.,2020,97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409-422. </w:t>
            </w:r>
          </w:p>
          <w:p w:rsidR="001B67D7" w:rsidRPr="00EF0CD3" w:rsidRDefault="001B67D7" w:rsidP="00A351EA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ooja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R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awant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 V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in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, Srivastava, R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Antihepatom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activity of multifunctional polymeric nanoparticles via inhibition of microtubules and tyrosine kinases. 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Nanomedicine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, 2020, 15, 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381-396. </w:t>
            </w:r>
          </w:p>
          <w:p w:rsidR="001B67D7" w:rsidRPr="00EF0CD3" w:rsidRDefault="001B67D7" w:rsidP="00DD76D2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nal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K., Tiwari, R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Dhaked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H. P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uroli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 Mechanistic insight into the effect of BT‐benzo‐29 on the Z‐ring in Bacillus subtilis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IUBMB life, 2020, 72, 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978-990. </w:t>
            </w:r>
          </w:p>
          <w:p w:rsidR="001B67D7" w:rsidRPr="00EF0CD3" w:rsidRDefault="001B67D7" w:rsidP="00DD76D2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Rashid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Naaz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Rai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Chatterj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B. P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.* Inhibition of polo-like kinase 1 suppresses microtubule dynamics in MCF-7 cells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Mol. Cell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 2020,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465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27-36. </w:t>
            </w:r>
          </w:p>
          <w:p w:rsidR="001B67D7" w:rsidRPr="00EF0CD3" w:rsidRDefault="001B67D7" w:rsidP="00DD76D2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Rane, J.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a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.* The acetyl mimicking mutation, K274Q in tau enhances the metal binding affinity of tau and reduces the ability of tau to protect DNA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ACS Chem. Neuro, 2020,11, 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291-303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. </w:t>
            </w:r>
          </w:p>
          <w:p w:rsidR="001B67D7" w:rsidRPr="00EF0CD3" w:rsidRDefault="001B67D7" w:rsidP="00DD76D2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bha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B. V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Bhandare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V. V.,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nd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nwa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 Delineating the interaction of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combretastatin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A-4 with αβ tubulin isotypes present in drug resistant human lung carcinoma using a molecular modeling approach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J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mol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Struct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Dyn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2020, 38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426-438. </w:t>
            </w:r>
          </w:p>
          <w:p w:rsidR="001B67D7" w:rsidRPr="00EF0CD3" w:rsidRDefault="001B67D7" w:rsidP="00DD76D2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Pradhan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a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Srivastava, R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Quercetin Encapsulated Biodegradable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lasmonic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Nanoparticles for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hotothermal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Therapy of Hepatocellular Carcinoma Cells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ACS Appl. Bio. Mater., 2019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2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 5727-5738</w:t>
            </w:r>
            <w:r w:rsidRPr="00EF0CD3">
              <w:rPr>
                <w:rFonts w:ascii="Arial" w:hAnsi="Arial" w:cs="Arial"/>
                <w:color w:val="000000" w:themeColor="text1"/>
                <w:sz w:val="20"/>
                <w:szCs w:val="20"/>
                <w:shd w:val="clear" w:color="auto" w:fill="FFFFFF"/>
              </w:rPr>
              <w:t xml:space="preserve">. </w:t>
            </w:r>
          </w:p>
          <w:p w:rsidR="001B67D7" w:rsidRPr="00EF0CD3" w:rsidRDefault="001B67D7" w:rsidP="00DF271A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a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Srivastava, S., Manne, R. K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isodiy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antr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M. K., Guchhait, S. K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 C12, a combretastatin-A4 analog, exerts anticancer activity by targeting microtubules. 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Pharmacol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 2019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170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113663. </w:t>
            </w:r>
          </w:p>
          <w:p w:rsidR="001B67D7" w:rsidRPr="00EF0CD3" w:rsidRDefault="001B67D7" w:rsidP="00DF271A">
            <w:pPr>
              <w:pStyle w:val="ListParagraph"/>
              <w:numPr>
                <w:ilvl w:val="0"/>
                <w:numId w:val="10"/>
              </w:numPr>
              <w:tabs>
                <w:tab w:val="left" w:pos="376"/>
              </w:tabs>
              <w:adjustRightInd w:val="0"/>
              <w:spacing w:before="240" w:after="200" w:line="276" w:lineRule="auto"/>
              <w:ind w:left="376" w:hanging="376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Mundhar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N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Majumde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.* Methyl-β-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cyclodextrin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n actin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depolymerize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lastRenderedPageBreak/>
              <w:t xml:space="preserve">augments the antiproliferative potential of microtubule-targeting agents.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Sci. Rep, 2019, 9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763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Dhaked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H.P.S., Ray,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Battaje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R.R., Banerjee, A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Regulation of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Streptococcus pneumoniae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FtsZ assembly by divalent cations: Paradoxical effects of Ca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  <w:vertAlign w:val="superscript"/>
              </w:rPr>
              <w:t>2+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on the nucleation and bundling of FtsZ polymers.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FEBS J., 2019, 286, 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3629-364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rassanawa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 S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 Tubulin heterogeneity regulates functions and dynamics of microtubules and plays a role in the development of drug resistance in cancer</w:t>
            </w:r>
            <w:r w:rsidRPr="00EF0CD3">
              <w:rPr>
                <w:color w:val="000000" w:themeColor="text1"/>
                <w:shd w:val="clear" w:color="auto" w:fill="FFFFFF"/>
              </w:rPr>
              <w:t xml:space="preserve">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. J, 2019, 476, 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1359-137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Rane, J.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a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.* An acetylation mimicking mutation, K274Q, in tau imparts neurotoxicity by enhancing tau aggregation and inhibiting tubulin polymerization. 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. J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2019, 476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1401-141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Venkatraman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.* Regulation of neuronal microtubule dynamics by tau: Implications for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tauopathies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. 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t. J. Biol. Macromol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2019, 133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473-48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awant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 V., Srivastava,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rassanawa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 S., Bhattacharyya, B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.*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Crocin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 a carotenoid, suppresses spindle microtubule dynamics and activates the mitotic checkpoint by binding to tubulin. 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pharmacol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2019,163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32-4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Naaz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Ahad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, Rai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uroli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and </w:t>
            </w:r>
            <w:r w:rsidRPr="00EF0CD3">
              <w:rPr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 BubR1 depletion delays apoptosis in the microtubule-depolymerized cells. 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. 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pharmacol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.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2019,162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177-190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Srivastava, S., and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A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centrosomal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protein STARD9 promotes microtubule stability and regulates spindle microtubule dynamics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Cell Cycle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 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2018,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17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2052-206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Kapoor, S., Srivastava, S., and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Indibulin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dampens microtubule dynamics and produces synergistic antiproliferative effect with vinblastine in MCF-7 cells: Implications in cancer chemotherapy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Sci. Rep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 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 xml:space="preserve">2018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8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1236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Hur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N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awant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 V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a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Guchhait, S. K., and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.*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Combretastatin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-Inspired Heterocycles as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Antitubulin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Anticancer Agents. 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ACS Omega, 2018, 3,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9754-976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Hur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N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Naaz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rassanawa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 S., Guchhait, S. K., and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Drug-Clinical Agent Molecular Hybrid: Synthesis of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Diaryl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(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trifluoromethyl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)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yrazoles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as Tubulin Targeting Anticancer Agents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ACS Omega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 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2018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3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1955-196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Bhattacharya, D., Sinha, K., and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Mutation of G51 in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epF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impairs FtsZ assembly promoting ability of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epF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and retards the division of Mycobacterium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megmatis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cells. 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. J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 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2018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475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2473-248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Dhameliy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T. M., Tiwari, R., Banerjee, A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Pancholia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S.,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Sriram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D.,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nd Chakraborti, A. K. Benzo [d] thiazole-2-carbanilides as new anti-TB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chemotypes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: Design, synthesis, biological evaluation, and structure-activity relationship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Eur. J. Med. Chem, 2018, 155, </w:t>
            </w:r>
            <w:r w:rsidRPr="00EF0CD3">
              <w:rPr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364-38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ari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, and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Regulation of microtubule stability by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centrosomal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proteins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IUBMB life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2018, 70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602-61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mbha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B. V.,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nd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Kunwar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A. Interaction of microtubule depolymerizing agent </w:t>
            </w:r>
            <w:proofErr w:type="spellStart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indanocine</w:t>
            </w:r>
            <w:proofErr w:type="spellEnd"/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with different human αβ tubulin isotypes. </w:t>
            </w:r>
            <w:proofErr w:type="spellStart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PloS</w:t>
            </w:r>
            <w:proofErr w:type="spellEnd"/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 xml:space="preserve"> one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 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2018,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13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e0194934. </w:t>
            </w:r>
          </w:p>
          <w:bookmarkEnd w:id="1"/>
          <w:p w:rsidR="001B67D7" w:rsidRPr="00EF0CD3" w:rsidRDefault="00AF49B1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color w:val="000000" w:themeColor="text1"/>
                <w:sz w:val="24"/>
                <w:szCs w:val="24"/>
              </w:rPr>
              <w:fldChar w:fldCharType="begin" w:fldLock="1"/>
            </w:r>
            <w:r w:rsidR="001B67D7" w:rsidRPr="00EF0CD3">
              <w:rPr>
                <w:color w:val="000000" w:themeColor="text1"/>
                <w:sz w:val="24"/>
                <w:szCs w:val="24"/>
              </w:rPr>
              <w:instrText xml:space="preserve">ADDIN Mendeley Bibliography CSL_BIBLIOGRAPHY </w:instrText>
            </w:r>
            <w:r w:rsidRPr="00EF0CD3">
              <w:rPr>
                <w:color w:val="000000" w:themeColor="text1"/>
                <w:sz w:val="24"/>
                <w:szCs w:val="24"/>
              </w:rPr>
              <w:fldChar w:fldCharType="separate"/>
            </w:r>
            <w:bookmarkStart w:id="3" w:name="_Hlk530050533"/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Srivastava, S., and </w:t>
            </w:r>
            <w:r w:rsidR="001B67D7"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="001B67D7"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 A centrosomal protein FOR20 regulates microtubule assembly dynamics and plays a role in cell migration. </w:t>
            </w:r>
            <w:r w:rsidR="001B67D7" w:rsidRPr="00EF0CD3">
              <w:rPr>
                <w:i/>
                <w:noProof/>
                <w:color w:val="000000" w:themeColor="text1"/>
                <w:sz w:val="24"/>
                <w:szCs w:val="24"/>
              </w:rPr>
              <w:t>Biochem. J, 2017, 474,</w:t>
            </w:r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2841-285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attaje, R R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Lessons from Bacterial Homolog of Tubulin, FtsZ for Microtubule Dynamic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ndocr. Relat. Cancer,2017,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24, T1-T21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umar, A., Naaz, A., Prakasham, A. P., Gangwar, M. K., Butcher, R. J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&amp; Ghosh, P. Potent Anticancer Activity with High Selectivity of a Chiral Palladium N-Heterocyclic Carbene Complex.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ACS Omega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7, 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632-464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Rane, J. S., Bhaumik, P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urcumin inhibits tau aggregation and disintegrates preformed tau filaments in vitro.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J Alzheimer's Dis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7, 6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999-101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Hire, R. R, Srivastava, S, Davis, M. B, Kumar Konreddy, A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ntiproliferative Activity of Crocin Involves Targeting of Microtubules in Breast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Sci. Rep,2017,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44984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i, A, Kapoor, S, Naaz, A, Kumar Santra, M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Enhanced stability of microtubules contributes in the development of colchicine resistance in MCF-7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,2017,13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38–47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Guchhait, S. K., Hura, N., Sinha, K., and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 Pyridine C3-arylation of nicotinic acids accessible via a multicomponent reaction: an entry to all-substituted-3, 4-diarylated pyridines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RSC Advances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 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 xml:space="preserve">2017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7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8323-833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Groundwater, P. W., Narlawar, R., Liao, V. W. Y., Bhattacharya, A., Srivastava, S., Kunal, K., Doddareddy, M., Oza, P. M., Mamidi, R., Marrs, E. C. L., Perry, J. D., Hibbs, D. E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 Carbocyclic Curcumin Inhibits Proliferation of Gram-Positive Bacteria by Targeting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2017,5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514–524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Girotra, M., Srivastava, S., Kulkarni, A., Barbora, A., Bobra, K., Ghosal, D., Devan, P., Aher, A., Jain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Ray, K. The C-terminal tails of heterotrimeric kinesin-2 motor subunits directly bind to α-tubulin1: Possible implications for cilia-specific tubulin entr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Traffic,2017,1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123–133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hattacharya, D., Kumar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WhmD promotes the assembly of Mycobacterium smegmatis FtsZ: A possible role of WhmD in bacterial cell divisio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t. J. Biol. Macromol.,2017,9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582–591. </w:t>
            </w:r>
          </w:p>
          <w:bookmarkEnd w:id="3"/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Chaudhary, V., Venghateri, J. B., Dhaked, H. P. S., Bhoyar, A. S., Guchhait, S.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Novel Combretastatin-2-aminoimidazole Analogues as Potent Tubulin Assembly Inhibitors: Exploration of Unique Pharmacophoric Impact of Bridging Skeleton and Aryl Moiet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Med. Chem,2017,5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3439–3451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Dhaked, H. P. S., Bhattacharya, A., Yadav, S., Dantu, S. C., Kumar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Mutation of Arg191 in FtsZ Impairs Cytokinetic Abscission of Bacillus subtilis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2016,5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5754–576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oojari, R., Srivastava,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*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Microtubule targeted therapeutics loaded polymeric assembled nanospheres for potentiation of antineoplastic activit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Faraday Discuss,2016,186,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45-5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Bhattacharya, D., Gao, Q. H., Oza, P. M., Lin, H.-Y. J., Hawkins, B., Hibbs, D. E., and Groundwater, P. W. Identification of agents targeting FtsZ assembl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Future Med. Chem,2016,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111–113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Thakur, R., Kini, S., Kurkalang, S., Banerjee, A., Chatterjee, P., Chanda, A., Chatterjee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Mukherjee, A. K. Mechanism of apoptosis induction in human breast cancer MCF-7 cell by Ruviprase, a small peptide from Daboia russelii russelii venom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Chem. Biol. Interact,2016,25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97–30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rivastava, S., Mishra, S., Surolia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1, a highly potent novel curcumin derivative, binds to tubulin, disrupts microtubule network and induces apoptosi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sci. Rep,2016,3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e0032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Poojari, R., Kini, S., Srivastava,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Intracellular interactions of electrostatically mediated layer-by-layer assembled polyelectrolytes based sorafenib nanoparticles in oral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Colloids Surfaces B Biointerfaces,2016,14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31–13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umbhar, B. V., Borogaon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Kunwar, A. Exploring the origin of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differential binding affinities of human tubulin isotypes αβII, αβIII and αβIV for DAMA-colchicine using homology modelling, molecular docking and molecular dynamics simulation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LoS One,2016,11,</w:t>
            </w:r>
            <w:r w:rsidRPr="00EF0CD3">
              <w:rPr>
                <w:color w:val="000000" w:themeColor="text1"/>
                <w:sz w:val="24"/>
                <w:szCs w:val="20"/>
                <w:shd w:val="clear" w:color="auto" w:fill="FFFFFF"/>
              </w:rPr>
              <w:t xml:space="preserve">e015604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Poojari, R., Kini, S., Srivastava,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 Chimeric Cetuximab-Functionalized Corona as a Potent Delivery System for Microtubule-Destabilizing Nanocomplexes to Hepatocellular Carcinoma Cells: A Focus on EGFR and Tubulin Intracellular Dynamic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Mol. Pharm,2015,1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908–392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y, S., Jindal, B., Kunal, K., Surolia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BT-benzo-29 inhibits bacterial cell proliferation by perturbing FtsZ assembl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FEBS J.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28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015–403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hattacharya, A., Ray, S., Singh, D., Dhaked, H. P. S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ZapC promotes assembly and stability of FtsZ filaments by binding at a different site on FtsZ than ZipA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t. J. Biol. Macromol., 2015,8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35-44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ini, S., Bahadur, D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Mechanism of anti-cancer activity of benomyl loaded nanoparticles in multidrug resistant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med. Nanotechnol.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5,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1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877–88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shid, A., Kuppa, A., Kunwar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Thalidomide (5HPP-33) suppresses microtubule dynamics and depolymerizes the microtubule network by binding at the vinblastine binding site on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5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149–215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i, A., Kapoor, S., Singh, S., Chatterji, B. P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Transcription factor NF-κB associates with microtubules and stimulates apoptosis in response to suppression of microtubule dynamics in MCF-7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, 2015,9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77–28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Venghateri, J. B., Jindal, B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The centrosome: a prospective entrant in cancer therap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xpert Opin. Ther. Targets, 2015,1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957-97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Mishra, R. C., Gundala, S. R., Karna, P., Lopus, M., Gupta, K. K., Nagaraju, M., Hamelberg, D., Tandon, V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Reid, M. D., and Aneja, R. Design, synthesis and biological evaluation of di-substituted noscapine analogs as potent and microtubule-targeted anticancer agent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organic Med. Chem. Lett.,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2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133–214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eddy, P. J., Sinha, S., Ray, S., Sathe, G. J., Chatterjee, A., Prasad, T. S. K., Dhali, S., Srikanth, R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Srivastava, S. Comprehensive analysis of temporal alterations in cellular proteome of bacillus subtilis under curcumin treatment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LoS One,2015,1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e012062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eddy, P. J., Ray, S., Sathe, G. J., Prasad, T. S. K., Rapole, S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Srivastava, S. Proteomics Analyses of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acillus subtilis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fter Treatment with Plumbagin, a Plant-Derived Naphthoquinon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Omi. A J. Integr. Biol, 2015, 1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12–23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eddy, P. J., Ray, S., Sathe, G. J., Gajbhiye, A., Prasad, T. S. K., Rapole, S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Srivastava, S. A comprehensive proteomic analysis of totarol induced alterations in Bacillus subtilis by multipronged quantitative proteomic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Proteomics, 2015,11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47–26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>Poojari, R., Srivastava, R., &amp;</w:t>
            </w:r>
            <w:r w:rsidRPr="00EF0CD3">
              <w:rPr>
                <w:b/>
                <w:bCs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Nanomechanics of Fosbretabulin A4 polymeric nanoparticles in liver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EEE 15th International Conference on Nanotechnology (IEEE-NANO),2015,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1406-1409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Henary, M., Narayana, L., Ahad, S., Gundala, S. R., Mukkavilli, R., Sharma, V., Owens, E. A., Yadav, Y., Nagaraju, M., Hamelberg, D., Tandon, V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Aneja, R. Novel third-generation water-soluble noscapine analogs as superior microtubule-interfering agents with enhanced antiproliferative activit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., 2014,9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92–20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Thakur, R., Kumar, A., Bose, B.,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., Saikia, D., Chattopadhyay, P., &amp; Mukherjee, A. K. A new peptide (Ruviprase) purified from the venom of Daboia russelii russelii shows potent anticoagulant activity via non-enzymatic inhibition of thrombin and factor Xa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imie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 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2014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105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, 149-15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Ray, S., Dhaked, H. P. S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ntimicrobial peptide CRAMP (16-33) stalls bacterial cytokinesis by inhibiting FtsZ assembl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2014,5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6426–642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ingh, D., Bhattacharya, A., Rai, A., Dhaked, H. P. S., Awasthi, D., Ojima, I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SB-RA-2001 inhibits bacterial proliferation by targeting FtsZ assembl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2014,5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979–299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Yadav, S., Verma, P. J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-terminal region of MAP7 domain containing protein 3 (MAP7D3) promotes microtubule polymerization by binding at the C-terminal tail of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LoS One,2014,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e9953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Tandon, V. K., Maurya, H. K., Kumar, S., Rashid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Synthesis and evaluation of 2-heteroaryl and 2,3-diheteroaryl-1,4- naphthoquinones that potently induce apoptosis in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RSC Adv.,2014,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2441–1244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shid, A., Ananthnag, G. S., Naik, S., Mague, J. T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Balakrishna, M. S. Dinuclear Cu(I) complexes of pyridyl-diazadiphosphetidines and aminobis(phosphonite) ligands: synthesis, structural studies and antiproliferative activity towards human cervical, colon carcinoma and breast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Dalton Trans.2014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4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11339-5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Asthana, J., Kapoor, S., Mohan,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Inhibition of HDAC6 deacetylase activity increases its binding with microtubules and suppresses microtubule dynamic instability in MCF-7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2013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28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2516–2252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Jindal, B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Understanding FtsZ assembly: Cues from the behavior of its N- and C-terminal domain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13,5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7071–7081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ojjireddy, N., Sinha, R.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Subrahmanyam, G. Sanguinarine suppresses IgE induced inflammatory responses through inhibition of type II PtdIns 4-kinase(s)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Arch. Biochem. Biophys.2013,53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92–19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hattacharya, A., Jindal, B., Singh, P., Datta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Plumbagin inhibits cytokinesis in Bacillus subtilis by inhibiting FtsZ assembly - A mechanistic study of its antibacterial activit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FEBS J.,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2013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28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585–459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Venghateri, J. B., Gupta, T. K., Verma, P. J., Kunwar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nsamitocin P3 Depolymerizes Microtubules and Induces Apoptosis by Binding to Tubulin at the Vinblastine Sit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LoS One, 2013,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e7518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i, A., Gupta, T. K., Kini, S., Kunwar, A., Surolia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XI-benzo-84 reversibly binds to tubulin at colchicine site and induces apoptosis in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.2013,8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78–39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Gajula, P. K., Asthana, J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Chakraborty, T. K. A synthetic dolastatin 10 analogue suppresses microtubule dynamics, inhibits cell proliferation, and induces apoptotic cell death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Med. Chem., 2013,5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235–224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y, S., Kumar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GTP regulates the interaction between MciZ and FtsZ: A possible role of MciZ in bacterial cell divisio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2013,5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92–40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ingh, P., Makde, R. D., Ghosh, S., Asthana, J., Kumar, V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ssembly of Bacillus subtilis FtsA: Effects of pH, ionic strength and nucleotides on FtsA assembl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t. J. Biol. Macromol.,2013,5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70–17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Asthana, J., Kuchibhatla, A., Jana, S. C., Ray,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Dynein light chain 1 (LC8) association enhances microtubule stability and promotes microtubule bundling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2012,28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0793–4080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ingh, P., Jindal, B., Surolia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 rhodanine derivative CCR-11 inhibits bacterial proliferation by inhibiting the assembly and GTPase activity of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12,5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5434–544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Kapoor, S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Kinetic stabilization of microtubule dynamics by indanocine perturbs EB1 localization, induces defects in cell polarity and inhibits migration of MDA-MB-231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., 2012,8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495–150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i, A., Surolia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n Antitubulin Agent BCFMT Inhibits Proliferation of Cancer Cells and Induces Cell Death by Inhibiting Microtubule Dynamic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LoS One,2012,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e4431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Jain, I., Lacoste, D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Padinhateeri, R. History-dependent depolymerization of actin filament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12,5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7580–758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Chakraborti, S., Chakravarty, D., Gupta, S., Chatterji, B. P., Dhar, G., Poddar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Chakrabarti, P., Ghosh Dastidar, S., and Bhattacharyya, B. Discrimination of ligands with different flexibilities resulting from the plasticity of the binding site in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2012,5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7138–714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athak, R. K., Hinge, V. K., Mahesh, K., Rai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Rao, C. P. Cd 2+ complex of a triazole-based calix[4]arene conjugate as a selective fluorescent chemosensor for Cy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Anal. Chem., 2012,8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6907–691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athak, R. K., Tabbasum, K., Rai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Rao, C. P. A Zn2+ specific triazole based calix[4]arene conjugate (L) as a fluorescence sensor for histidine and cysteine in HEPES buffer milieu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Analyst, 2012,137, </w:t>
            </w:r>
            <w:r w:rsidRPr="00EF0CD3">
              <w:rPr>
                <w:iCs/>
                <w:noProof/>
                <w:color w:val="000000" w:themeColor="text1"/>
                <w:sz w:val="24"/>
                <w:szCs w:val="24"/>
              </w:rPr>
              <w:t xml:space="preserve">4069-407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Gireesh, K. K., Rashid, A., Chakraborti, S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Manna, T. CIL-102 binds to tubulin at colchicine binding site and triggers apoptosis in MCF-7 cells by inducing monopolar and multinucleated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., 2012,8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633–64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athak, R. K., Tabbasum, K., Rai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Rao, C. P. Pyrophosphate sensing by a fluorescent Zn2+ bound triazole linked imino-thiophenyl conjugate of calix[4]arene in HEPES buffer medium: Spectroscopy, microscopy, and cellular studie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Anal. Chem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2, 84,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5117–5123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athak, R. K., Hinge, V. K., Rai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Rao, C. P. Imino-phenolic-pyridyl conjugates of calix[4]arene (L 1 and L 2) as primary fluorescence switch-on sensors for Zn 2+ in solution and in HeLa cells and the recognition of pyrophosphate and ATP by [ZnL 2]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org. Chem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51,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4994–500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uchibhatlaa, A., Bellareb, J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obalt hexamine trichloride induced toroidal condensation of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dian J. Chem. - Sect. A Inorganic, Phys. Theor. Anal. Chem.,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1,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5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91–49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uchibhatla, A., Bhattacharya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ZipA binds to FtsZ with high affinity and enhances the stability of FtsZ protofilament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LoS One, 2011,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e2826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uchibhatla, A., Bellare, J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ationic lipid enhances assembly of bacterial cell division protein ftsz: A possible role of bacterial membrane in ftsz assembly dynamic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t. J. Biol. Macromol., 2011,4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737–741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Chakraborti, S., Das, L., Kapoor, N., Das, A., Dwivedi, V., Poddar, A., Chakraborti, G., Janik, M., Basu, G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Chakrabarti, P., Surolia, A., and Bhattacharyya, B. Curcumin recognizes a unique binding site of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Med. Chem.,2011,5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6183–619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Chatterji, B. P., Jindal, B., Srivastava, S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Microtubules as antifungal and antiparasitic drug target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xpert Opin. Ther. Pat.,2011,2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67–18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ini, S., Bahadur, D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Magnetic PLGA nanospheres: A dual therapy for cancer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EEE Transactions on Magnetics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2011, 47,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2882 - 288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apoor, S., Ranjith, P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Engineering and Therapeutic Applications of Microtubule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t. J. Nanosci., 2011,1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873–881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alakrishna, M. S., Suresh, D., Rai, A., Mague, J. T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Dinuclear copper(I)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complexes containing cyclodiphosphazane derivatives and pyridyl ligands: Synthesis, structural studies, and antiproliferative activity toward human cervical and breast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org. Chem.,201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4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8790–880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Jaiswal, R., Patel, R. Y., Asthana, J., Jindal, B., Balaji, P. V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E93R substitution of Escherichia coli FtsZ induces bundling of protofilaments, reduces GTPase activity, and impairs bacterial cytokinesi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2010,28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1796–3180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anerjee, M., Singh, P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urcumin suppresses the dynamic instability of microtubules, activates the mitotic checkpoint and induces apoptosis in MCF-7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FEBS J., 2010, 27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437–344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thinasamy, K., Jindal, B., Asthana, J., Singh, P., Balaji, P. V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Griseofulvin stabilizes microtubule dynamics, activates p53 and inhibits the proliferation of MCF-7 cells synergistically with vinblastin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MC Cancer, 2010,1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1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ingh, P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FtsZ inhibition: a promising approach for antistaphylococcal therap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Drug News Perspect.2010,2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95–30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Chatterji, B. P., Banerjee, M., Singh, P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HMBA depolymerizes microtubules, activates mitotic checkpoints and induces mitotic block in MCF-7 cells by binding at the colchicine site in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.,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10,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8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50–6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aur, S., Modi, N. H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Roy, N. Probing the binding site of curcumin in Escherichia coli and Bacillus subtilis FtsZ - A structural insight to unveil antibacterial activity of curcum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ur. J. Med. Chem., 2010,4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4209–4214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otha, S., Kashinath, D., Lopus, M., and </w:t>
            </w:r>
            <w:r w:rsidRPr="00EF0CD3">
              <w:rPr>
                <w:b/>
                <w:bCs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Synthesis of nano-sized C3-symmetric 2,4,6-triphenyl-l,3,5-s- triazine and 1,3,5triphenylbenzene derivatives via the trimerization followed by Suzuki-Miyaura cross-coupling or O-alkylation reactions and their biological evaluatio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dian Journal of Chemistry., 2009, 48B,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1766-177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euria, T. K., Singh, P., Surolia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Promoting assembly and bundling of FtsZ as a strategy to inhibit bacterial cell division: a new approach for developing novel antibacterial drug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J.,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0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42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61–6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uchibhatla, A., Abdul Rasheed,  a S., Narayanan, J., Bellare, J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n analysis of FtsZ assembly using small angle X-ray scattering and electron microscop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Langmuir, 2009,2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775–378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y, S., Asthana, J., Tanski, J. M., Shaikh, M. M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Ghosh, P. Design of nickel chelates of tetradentate N-heterocyclic carbenes with subdued cytotoxicit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Organomet. Chem.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 xml:space="preserve">2009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69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328–233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Hamon, L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Savarin, P., Joshi, V., Bernhard, J., Mucher, E., Mechulam, A., Curmi, P. A., and Pastré, D. Mica surface promotes the assembly of cytoskeletal protein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Langmuir. 2009,2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331–333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Jaiswal,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Differential assembly properties of escherichia coli FtsZ and mycobacterium tuberculosis FtsZ: An analysis using divalent calcium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chem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0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14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733–74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apoor, S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Targeting FtsZ for antibacterial therapy: a promising avenu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xpert Opin. Ther. Targets, 2009,1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037–105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rivastava, R. K., Jaiswal, R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Wangikar, P. P. Megacell phenotype and its relation to metabolic alterations in transketolase deficient strain of bacillus pumilu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technol. Bioeng.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09,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10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387–139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Tandon, V. K., Maurya, H. K., Tripathi, A., ShivaKeshava, G. B., Shukla, P. K., Srivastava, P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2,3-Disubstituted-1,4-naphthoquinones, 12H-benzo[b]phenothiazine-6,11-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diones and related compounds: Synthesis and Biological evaluation as potential antiproliferative and antifungal agent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ur. J. Med. Chem.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00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44, </w:t>
            </w:r>
            <w:r w:rsidRPr="00EF0CD3">
              <w:rPr>
                <w:iCs/>
                <w:noProof/>
                <w:color w:val="000000" w:themeColor="text1"/>
                <w:sz w:val="24"/>
                <w:szCs w:val="24"/>
              </w:rPr>
              <w:t xml:space="preserve">1086-109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Mohan,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Kinetic stabilization of microtubule dynamics by estramustine is associated with tubulin acetylation, spindle abnormalities, and mitotic arrest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Cancer Res.,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 xml:space="preserve">2008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6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6181–618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ingh, J. K., Makde, R. D., Kumar, V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SepF increases the assembly and bundling of FtsZ polymers and stabilizes FtsZ protofilaments by binding along its length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2008,28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1116–3112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thinasamy,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Kinetic stabilization of microtubule dynamic instability by benomyl increases the nuclear transport of p53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., 2008,7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669–168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Jaiswal,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ysteine 155 plays an important role in the assembly of Mycobacterium tuberculosis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tein Sci., 2008,1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846–85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i, D., Singh, J. K., Roy, N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Curcumin inhibits FtsZ assembly: an attractive mechanism for its antibacterial activit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J., 2008,41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47–15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uresh, D., Balakrishna, M. S., Rathinasamy,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Mobin, S. M. Water-soluble cyclodiphosphazanes: synthesis, gold(i) metal complexes and their in vitro antitumor studie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Dalt. Trans., 2008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>2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812-281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uresh, D., Balakrishna, M. S., Rathinasamy,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Mague, J. T. Large-bite bis(phosphite) ligand containing mesocyclic thioether moieties: synthesis, reactivity, group 11 (CuI, AuI) metal complexes and anticancer activity studies on a human cervical cancer (HeLa) cell lin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Dalt. Trans., 2008,17, </w:t>
            </w:r>
            <w:r w:rsidRPr="00EF0CD3">
              <w:rPr>
                <w:iCs/>
                <w:noProof/>
                <w:color w:val="000000" w:themeColor="text1"/>
                <w:sz w:val="24"/>
                <w:szCs w:val="24"/>
              </w:rPr>
              <w:t xml:space="preserve">2285-229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ingh, P., Rathinasamy, K., Mohan,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Microtubule assembly dynamics: An attractive target for anticancer drug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UBMB Life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., 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 xml:space="preserve">2008, 60,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368-37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hattacharyya, B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Gupta, S., and Banerjee, M. Anti-mitotic activity of colchicine and the structural basis for its interaction with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Med. Res. Rev.2008, 28, </w:t>
            </w:r>
            <w:r w:rsidRPr="00EF0CD3">
              <w:rPr>
                <w:iCs/>
                <w:noProof/>
                <w:color w:val="000000" w:themeColor="text1"/>
                <w:sz w:val="24"/>
                <w:szCs w:val="24"/>
              </w:rPr>
              <w:t xml:space="preserve">155-18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Clément, M. J., Rathinasamy, K., Adjadj, E., Toma, F., Curmi, P.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Benomyl and colchicine synergistically inhibit cell proliferation and mitosis: Evidence of distinct binding sites for these agents in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8,4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3016–1302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rasad, N. K., Rathinasamy,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Bahadur, D. Mechanism of cell death induced by magnetic hyperthermia with nanoparticles of γ-MnxFe2–xO3 synthesized by a single step proces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J. Mater. Chem., 2007,17, 5042-505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y, S., Mohan, R., Singh, J. K., Samantaray, M. K., Shaikh, M. M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Ghosh, P. Anticancer and antimicrobial metallopharmaceutical agents based on palladium, gold, and silver N-heterocyclic carbene complexe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Am. Chem. Soc., 2007,12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5042–1505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bookmarkStart w:id="4" w:name="OLE_LINK1"/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rivastava, P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Rotenone inhibits mammalian cell proliferation by inhibiting microtubule assembly through tubulin binding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FEBS J., 2007,27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788–480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ingh, J. K., Makde, R. D., Kumar, V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 membrane protein, EzrA, regulates assembly dynamics of FtsZ by interacting with the C-terminal tail of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7,4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1013–1102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rasad, N. K., Rathinasamy,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Bahadur, D. TC-tuned biocompatible suspension of La0.73Sr0.27MnO3 for magnetic hyperthermia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med. Mater. Res. B. Appl. Biomater., 2007,8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09–41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Jaiswal, R., Beuria, T. K., Mohan, R., Mahajan, S.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Totarol inhibits bacterial cytokinesis by perturbing the assembly dynamics of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7,4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211–422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Santra, M.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cid-induced loss of functional properties of bacterial cell division protein FtsZ: evidence for an alternative conformation at acidic pH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teins, 2007,6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77–18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Gupta, K. K., Bharne, S. S., Rathinasamy, K., Naik, N. R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Dietary antioxidant curcumin inhibits microtubule assembly through tubulin binding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FEBS J., 2006,27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5320–533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thinasamy,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Suppression of microtubule dynamics by benomyl decreases tension across kinetochore pairs and induces apoptosis in cancer cell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FEBS J., 2006,27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114–412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Mohan, R., Banerjee, M., Ray, A., Manna, T., Wilson, L., Owa, T., Bhattacharyya, B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ntimitotic sulfonamides inhibit microtubule assembly dynamics and cancer cell proliferatio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6,4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5440–544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Mohan, R., Rastogi, N., Namboothiri, I. N. N., Mobin, S. M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Synthesis and evaluation of α-hydroxymethylated conjugated nitroalkenes for their anticancer activity: Inhibition of cell proliferation by targeting microtubule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organic Med. Chem., 2006,1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8073–808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astogi, N., Mohan, R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Mobin, S. M., and Namboothiri, I. N. N. Synthesis and anticancer activity studies of α-aminoalkylated conjugated nitroalkene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Org. Biomol. Chem., 2006,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211–321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euria, T. K., Shah, J. H., Santra, M. K., Kumar, V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Effects of pH and ionic strength on the assembly and bundling of FtsZ protofilaments: A possible role of electrostatic interactions in the bundling of protofilament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t. J. Biol. Macromol., 2006,4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0–3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Lopus, M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The benzophenanthridine alkaloid sanguinarine perturbs microtubule assembly dynamics through tubulin binding: A possible mechanism for its antiproliferative activit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FEBS J., 2006,27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139–215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Aneja, R., Lopus, M., Zhou, J., Vangapandu, S. N., Ghaleb, A., Yao, J., Nettles, J. H., Zhou, B., Gupta, M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Chandra, R., and Joshi, H. C. Rational design of the microtubule-targeting anti-breast cancer drug EM015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Cancer Res., 2006,6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3782–3791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amath, K., Okouneva, T., Larson, G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Wilson, L., and Jordan, M. A. 2-Methoxyestradiol suppresses microtubule dynamics and arrests mitosis without depolymerizing microtubule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Mol. Cancer Ther., 2006,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225–223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Aneja, R., Vangapandu, S. N., Lopus, M., Viswesarappa, V. G., Dhiman, N., Verma, A., Chandra, R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Joshi, H. C. Synthesis of microtubule-interfering halogenated noscapine analogs that perturb mitosis in cancer cells followed by cell death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., 2006,7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415–426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antra, M. K., Dasgupta, D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Pyrene excimer fluorescence of yeast alcohol dehydrogenase: a sensitive probe to investigate ligand binding and unfolding pathway of the enzym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hotochem. Photobiol., 2006,8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80–486. </w:t>
            </w:r>
          </w:p>
          <w:p w:rsidR="001B67D7" w:rsidRPr="00EF0CD3" w:rsidRDefault="00AF49B1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</w:rPr>
              <w:fldChar w:fldCharType="begin" w:fldLock="1"/>
            </w:r>
            <w:r w:rsidR="001B67D7" w:rsidRPr="00EF0CD3">
              <w:rPr>
                <w:color w:val="000000" w:themeColor="text1"/>
                <w:sz w:val="24"/>
                <w:szCs w:val="24"/>
              </w:rPr>
              <w:instrText xml:space="preserve">ADDIN Mendeley Bibliography CSL_BIBLIOGRAPHY </w:instrText>
            </w:r>
            <w:r w:rsidRPr="00EF0CD3">
              <w:rPr>
                <w:color w:val="000000" w:themeColor="text1"/>
                <w:sz w:val="24"/>
                <w:szCs w:val="24"/>
              </w:rPr>
              <w:fldChar w:fldCharType="separate"/>
            </w:r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Aneja, R., Vangapandu, S. N., Lopus, M., Chandra, R., </w:t>
            </w:r>
            <w:r w:rsidR="001B67D7"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, and Joshi, H. C. Development of a novel nitro-derivative of noscapine for the potential treatment of drug-resistant ovarian cancer and T-cell lymphoma. </w:t>
            </w:r>
            <w:r w:rsidR="001B67D7"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Mol. Pharmacol., 2006,69</w:t>
            </w:r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, 1801–1809. </w:t>
            </w:r>
          </w:p>
          <w:p w:rsidR="001B67D7" w:rsidRPr="00EF0CD3" w:rsidRDefault="00AF49B1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</w:rPr>
              <w:fldChar w:fldCharType="end"/>
            </w:r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Dadwal, M., Mohan, R., </w:t>
            </w:r>
            <w:r w:rsidR="001B67D7"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="001B67D7"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, Mobin, S. M., and Namboothiri, I. N. N. The Morita–Baylis–Hillman adducts of β-aryl nitroethylenes with other activated alkenes: synthesis and anticancer activity studies. </w:t>
            </w:r>
            <w:r w:rsidR="001B67D7"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Chem. Commun., 2006, 3, </w:t>
            </w:r>
            <w:r w:rsidR="001B67D7" w:rsidRPr="00EF0CD3">
              <w:rPr>
                <w:noProof/>
                <w:color w:val="000000" w:themeColor="text1"/>
                <w:sz w:val="24"/>
                <w:szCs w:val="24"/>
              </w:rPr>
              <w:t xml:space="preserve">338–34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euria, T. K., Santra, M.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anguinarine blocks cytokinesis in bacteria by inhibiting FtsZ assembly a bundling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5,4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6584–1659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Santra, M. K., Banerjee, A., Rahaman, O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Unfolding pathways of human serm albumin: Evidence for sequential unfolding and folding of its three domain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nt. J. Biol. Macromol., 2005,3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00–20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Rathinasamy, K., Santra, M. K., and Wilson, L. Kinetic suppression of microtubule dynamic instability by griseofulvin: Implications for its possible use in the treatment of cancer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c. Natl. Acad. Sci. U. S. A., 2005, 10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9878–988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antra, M. K., Basgupta, D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Deuterium oxide promotes assembly and bundling of FtsZ protofilament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teins Struct. Funct. Genet., 2005,6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101–111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Mukherjee, A., Santra, M. K., Beuria, T.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A natural osmolyte trimethylamine N-oxide promotes assembly and bundling of the bacterial cell division protein, FtsZ and counteracts the denaturing effects of urea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FEBS J., 2005,27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760–277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rasad, N.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Singh, S., Mukadam, M. D., Yusuf, S. M., and Bahadur, D. Biocompatible suspension of nanosized γFe2O3 synthesized by novel method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J. Appl. Phys., 2005,97, 10Q90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Prasad, N.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Singh, S., and Bahadur, D. Preparation of cellulose-based biocompatible suspension of nano-sized γ-Al</w:t>
            </w:r>
            <w:r w:rsidRPr="00EF0CD3">
              <w:rPr>
                <w:noProof/>
                <w:color w:val="000000" w:themeColor="text1"/>
                <w:sz w:val="24"/>
                <w:szCs w:val="24"/>
                <w:vertAlign w:val="subscript"/>
              </w:rPr>
              <w:t>x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Fe</w:t>
            </w:r>
            <w:r w:rsidRPr="00EF0CD3">
              <w:rPr>
                <w:noProof/>
                <w:color w:val="000000" w:themeColor="text1"/>
                <w:sz w:val="24"/>
                <w:szCs w:val="24"/>
                <w:vertAlign w:val="subscript"/>
              </w:rPr>
              <w:t>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-</w:t>
            </w:r>
            <w:r w:rsidRPr="00EF0CD3">
              <w:rPr>
                <w:noProof/>
                <w:color w:val="000000" w:themeColor="text1"/>
                <w:sz w:val="24"/>
                <w:szCs w:val="24"/>
                <w:vertAlign w:val="subscript"/>
              </w:rPr>
              <w:t>x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O3, in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IEEE Transactions on Magnetics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</w:t>
            </w:r>
            <w:r w:rsidRPr="00EF0CD3">
              <w:rPr>
                <w:i/>
                <w:noProof/>
                <w:color w:val="000000" w:themeColor="text1"/>
                <w:sz w:val="24"/>
                <w:szCs w:val="24"/>
              </w:rPr>
              <w:t xml:space="preserve"> 2005,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4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099–410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rivastava, R., Ratheesh, A., Gude, R. K., Rao, K. V.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Subrahmanyam, G. Resveratrol inhibits type II phosphatidylinositol 4-kinase: A key component in pathways of phosphoinositide turn over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. Pharmacol., 2005,7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048–105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antra, M. K., Beuria, T. K., Banerjee, A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Ruthenium red-induced bundling of bacterial cell division protein,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2004, 27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5959–2596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Gupta, K., Bishop, J., Peck, A., Brown, J., Wilson, L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Antimitotic antifungal compound benomyl inhibits brain microtubule polymerization and dynamics and cancer cell proliferation at mitosis, by binding to a novel site in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4,4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6645–665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antra, M. K., Banerjee, A., Krishnakumar, S. S., Rahaman, O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Multiple-probe analysis of folding and unfolding pathways of human serum albumin: Evidence for a framework mechanism of folding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ur. J. Biochem., 2004,27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789–179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arkar, T., Mitra, G., Gupta, S., Manna, T., Poddar, A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Das, K. P., and Bhattacharyya, B. MAP2 prevents protein aggregation and facilitates reactivation of unfolded enzymes: Implications for the chaperone-like activity of MAP2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ur. J. Biochem., 2004,27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488–149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bCs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Samuel, J. C., Massie, M., Feinstein, S. C., &amp; Wilson, L. Differential regulation of microtubule dynamics by three-and four-repeat tau: implications for the onset of neurodegenerative diseas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c. Natl. Acad. Sci. U. S. A., 2003, 10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9548-955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Santra, M.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Detection of an intermediate during unfolding of bacterial cell division protein FtsZ. Loss of functional properties precedes the global unfolding of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2003,27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1336–2134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Beuria, T. K., Krishnakumar, S. S., Sahar, S., Singh, N., Gupta, K., Meshram, M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Glutamate-induced assembly of bacterial cell division protein FtsZ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2003,27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735–374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Madari, H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Wilson, L., and Jacobs, R. S. Dicoumarol: A unique microtubule stabilizing natural product that is synergistic with Taxol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Cancer Res., 2003,6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214–1220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Zhou, J., Gupta, K., Aggarwal, S., Aneja, R., Chandra, R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Joshi, H. C. Brominated derivatives of noscapine are potent microtubule-interfering agents that perturb mitosis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and inhibit cell proliferatio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Mol. Pharmacol., 2003,63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799–80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Gupta, K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Perturbation of microtubule polymerization by quercetin through tubulin binding: A novel mechanism of its antiproliferative activit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2,4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3029–1303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Zhou, J., Gupta, K., Yao, J., Ye,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Giannakakou, P., and Joshi, H. C. Paclitaxel-resistant human ovarian cancer cells undergo c-Jun NH2-terminal kinase-mediated apoptosis in response to noscapin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2002,27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39777–39785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Krishnakumar, S. S., and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*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 Spatial relationship between the prodan site, Trp-214, and Cys-34 residues in human serum albumin and loss of structure through incremental unfolding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2,4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7443–745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Miller, H. P., and Wilson, L. Determination of the size and chemical nature of the stabilizing “cap” at microtubule ends using modulators of polymerization dynamic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2,4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609–161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Zhou, J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Landen, J. W., Wilson, L., and Joshi, H. C. Minor alteration of microtubule dynamics causes loss of tension across kinetochore pairs and activates the spindle checkpoint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2002,277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7200–1720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anthnarayan, V., Larson, G., Shih, C., Jordan, M. A., and Wilson, L. Interaction of the antitumor compound cryptophycin-52 with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0,3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4121–1412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Chakrabarti, G., Hudson, J., Pigg, K., Miller, H. P., Wilson, L., and Himes, R. H. Suppression of microtubule dynamic instability and treadmilling by deuterium oxide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2000,39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5075–5081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Ngan, V. K., Bellman, K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Hill, B. T., Jordan, M. A., and Wilson, L. Novel actions of the antitumor drugs vinflunine and viaorelbine on microtubule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Cancer Res., 2000,60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5045–5051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after="200" w:line="276" w:lineRule="auto"/>
              <w:ind w:left="0" w:firstLine="0"/>
              <w:contextualSpacing/>
              <w:mirrorIndents/>
              <w:jc w:val="both"/>
              <w:rPr>
                <w:noProof/>
                <w:color w:val="000000" w:themeColor="text1"/>
                <w:sz w:val="24"/>
                <w:szCs w:val="24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Wilson, L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Jordan, M. A. Modulation of microtubule dynamics by drugs: a paradigm for the actions of cellular regulator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 xml:space="preserve">Cell Struct. Funct., 1999, 24, 329-33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Miller, H. P., and Wilson, L. Rapid treadmilling of brain microtubules free of microtubule-associated proteins in vitro and its suppression by tau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c. Natl. Acad. Sci. U. S. A., 1999,9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2459–1246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Roychowdhury, S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Wilson, L., and Rasenick, M. M. G protein α subunits activate tubulin GTPase and modulate microtubule polymerization dynamic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1999,27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13485–13490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DeLuca, K., Williams, D., Jordan, M. A., and Wilson, L. Antiproliferative mechanism of action of cryptophycin-52: kinetic stabilization of microtubule dynamics by high-affinity binding to microtubule ends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c. Natl. Acad. Sci. U. S. A., 1998,95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9313–9318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 xml:space="preserve">Jordan, M. A., Walker, D., de Arruda, M., Barlozzari, T., and </w:t>
            </w:r>
            <w:r w:rsidRPr="00EF0CD3">
              <w:rPr>
                <w:b/>
                <w:color w:val="000000" w:themeColor="text1"/>
                <w:sz w:val="24"/>
                <w:szCs w:val="24"/>
                <w:shd w:val="clear" w:color="auto" w:fill="FFFFFF"/>
              </w:rPr>
              <w:t>Panda, D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. Suppression of microtubule dynamics by binding of cemadotin to tubulin: possible mechanism for its antitumor action.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Biochemistry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</w:t>
            </w:r>
            <w:r w:rsidRPr="00EF0CD3">
              <w:rPr>
                <w:i/>
                <w:color w:val="000000" w:themeColor="text1"/>
                <w:sz w:val="24"/>
                <w:szCs w:val="24"/>
                <w:shd w:val="clear" w:color="auto" w:fill="FFFFFF"/>
              </w:rPr>
              <w:t>1998, </w:t>
            </w:r>
            <w:r w:rsidRPr="00EF0CD3">
              <w:rPr>
                <w:i/>
                <w:iCs/>
                <w:color w:val="000000" w:themeColor="text1"/>
                <w:sz w:val="24"/>
                <w:szCs w:val="24"/>
                <w:shd w:val="clear" w:color="auto" w:fill="FFFFFF"/>
              </w:rPr>
              <w:t>37</w:t>
            </w:r>
            <w:r w:rsidRPr="00EF0CD3">
              <w:rPr>
                <w:color w:val="000000" w:themeColor="text1"/>
                <w:sz w:val="24"/>
                <w:szCs w:val="24"/>
                <w:shd w:val="clear" w:color="auto" w:fill="FFFFFF"/>
              </w:rPr>
              <w:t>, 17571-17578.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Miller, H. P., Islam, K., and Wilson, L. Stabilization of microtubule dynamics by estramustine by binding to a novel site in tubulin: a possible mechanistic basis for its antitumor actio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c. Natl. Acad. Sci. U. S. A., 1997,9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0560–1056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Singh, J. P., and Wilson, L. Suppression of microtubule dynamics by LY290181: A potential mechanism for its antiproliferative actio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J. Biol. Chem., 1997,27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7681–768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Wood, D. L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Wiernicki, T. R., Wilson, L., Jordan, M. A., and Singh, J. P. 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lastRenderedPageBreak/>
              <w:t xml:space="preserve">Inhibition of mitosis and microtubule function through direct tubulin binding by a novel antiproliferative naphthopyran LY290181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Mol. Pharmacol., 1997,52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437–444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Himes, R. H., Moore, R. E., Wilson, L., and Jordan, M. A. Mechanism of action of the unusually potent microtubule inhibitor cryptophycin 1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1997,36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2948–12953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Goode, B. L., Denis, P. E., </w:t>
            </w: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Radeke, M. J., Miller, H. P., Wilson, L., and Feinstein, S. C. Functional interactions between the proline-rich and repeat regions of tau enhance microtubule binding and assembl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Mol. Biol. Cell, 1997,8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353–365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>, Jordan, M. A., Chu, K. C., and Wilson, L. ends. Differential effects of vinblastine on polymerization and dynamics at opposite microtubule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. J. Biol. Chem., 1996,27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29807–2981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Goode, B. L., Feinstein, S. C., and Wilson, L. Kinetic Stabilization of Microtubule Dynamics at Steady State by Tau and Microtubule-Binding Domains of Tau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1995,3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1117–11127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Daijo, J. E., Jordan, M. A., and Wilson, L. Kinetic Stabilization of Microtubule Dynamics at Steady State in Vitro by Substoichiometric Concentrations of Tubulin-Colchicine Complex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1995,3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9921–9929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Miller, H. P., Banerjee,  a, Ludueña, R. F., and Wilson, L. Microtubule dynamics in vitro are regulated by the tubulin isotype compositio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Proc. Natl. Acad. Sci. U. S. A., 1994,9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11358–11362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Bhattacharyya, B., and Roy, S. Reversible Dimer Dissociation of Tubulin S and Tubulin Detected by Fluorescence Anisotropy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Biochemistry, 1992,31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9709–9716. </w:t>
            </w:r>
          </w:p>
          <w:p w:rsidR="001B67D7" w:rsidRPr="00EF0CD3" w:rsidRDefault="001B67D7" w:rsidP="001B67D7">
            <w:pPr>
              <w:pStyle w:val="ListParagraph"/>
              <w:numPr>
                <w:ilvl w:val="0"/>
                <w:numId w:val="10"/>
              </w:numPr>
              <w:adjustRightInd w:val="0"/>
              <w:spacing w:before="240" w:after="200" w:line="276" w:lineRule="auto"/>
              <w:ind w:left="0" w:firstLine="0"/>
              <w:contextualSpacing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F0CD3">
              <w:rPr>
                <w:b/>
                <w:noProof/>
                <w:color w:val="000000" w:themeColor="text1"/>
                <w:sz w:val="24"/>
                <w:szCs w:val="24"/>
              </w:rPr>
              <w:t>Panda, D.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and Bhattacharyya, B. Excimer fluorescence of pyrene‐maleimide‐labeled tubulin. </w:t>
            </w:r>
            <w:r w:rsidRPr="00EF0CD3">
              <w:rPr>
                <w:i/>
                <w:iCs/>
                <w:noProof/>
                <w:color w:val="000000" w:themeColor="text1"/>
                <w:sz w:val="24"/>
                <w:szCs w:val="24"/>
              </w:rPr>
              <w:t>Eur. J. Biochem., 1992,204</w:t>
            </w:r>
            <w:r w:rsidRPr="00EF0CD3">
              <w:rPr>
                <w:noProof/>
                <w:color w:val="000000" w:themeColor="text1"/>
                <w:sz w:val="24"/>
                <w:szCs w:val="24"/>
              </w:rPr>
              <w:t xml:space="preserve">, 783–787. </w:t>
            </w:r>
          </w:p>
          <w:p w:rsidR="001B67D7" w:rsidRPr="00EF0CD3" w:rsidRDefault="001B67D7" w:rsidP="001B67D7">
            <w:pPr>
              <w:pStyle w:val="ListParagraph"/>
              <w:adjustRightInd w:val="0"/>
              <w:spacing w:before="240"/>
              <w:ind w:left="0"/>
              <w:jc w:val="both"/>
              <w:rPr>
                <w:color w:val="000000" w:themeColor="text1"/>
                <w:sz w:val="24"/>
                <w:szCs w:val="24"/>
                <w:shd w:val="clear" w:color="auto" w:fill="FFFFFF"/>
              </w:rPr>
            </w:pPr>
          </w:p>
          <w:bookmarkEnd w:id="4"/>
          <w:p w:rsidR="00223D41" w:rsidRPr="00EF0CD3" w:rsidRDefault="00AF49B1" w:rsidP="001B67D7">
            <w:pPr>
              <w:widowControl/>
              <w:autoSpaceDE/>
              <w:autoSpaceDN/>
              <w:rPr>
                <w:color w:val="000000" w:themeColor="text1"/>
                <w:sz w:val="24"/>
                <w:szCs w:val="24"/>
              </w:rPr>
            </w:pPr>
            <w:r w:rsidRPr="00EF0CD3">
              <w:rPr>
                <w:color w:val="000000" w:themeColor="text1"/>
              </w:rPr>
              <w:fldChar w:fldCharType="end"/>
            </w:r>
            <w:bookmarkEnd w:id="2"/>
          </w:p>
        </w:tc>
      </w:tr>
    </w:tbl>
    <w:p w:rsidR="001B67D7" w:rsidRPr="00EF0CD3" w:rsidRDefault="001B67D7" w:rsidP="00EF0CD3">
      <w:pPr>
        <w:pStyle w:val="ListParagraph"/>
        <w:widowControl/>
        <w:autoSpaceDE/>
        <w:autoSpaceDN/>
        <w:spacing w:after="200" w:line="360" w:lineRule="auto"/>
        <w:ind w:left="720" w:firstLine="360"/>
        <w:contextualSpacing/>
        <w:rPr>
          <w:b/>
          <w:color w:val="000000" w:themeColor="text1"/>
          <w:sz w:val="28"/>
          <w:szCs w:val="28"/>
        </w:rPr>
      </w:pPr>
      <w:r w:rsidRPr="00EF0CD3">
        <w:rPr>
          <w:b/>
          <w:color w:val="000000" w:themeColor="text1"/>
          <w:sz w:val="28"/>
          <w:szCs w:val="28"/>
        </w:rPr>
        <w:lastRenderedPageBreak/>
        <w:t>Book Chapters:</w:t>
      </w:r>
    </w:p>
    <w:p w:rsidR="001B67D7" w:rsidRPr="00EF0CD3" w:rsidRDefault="001B67D7" w:rsidP="001D0FF0">
      <w:pPr>
        <w:pStyle w:val="ListParagraph"/>
        <w:widowControl/>
        <w:numPr>
          <w:ilvl w:val="1"/>
          <w:numId w:val="17"/>
        </w:numPr>
        <w:autoSpaceDE/>
        <w:autoSpaceDN/>
        <w:spacing w:after="200" w:line="276" w:lineRule="auto"/>
        <w:contextualSpacing/>
        <w:jc w:val="both"/>
        <w:rPr>
          <w:bCs/>
          <w:color w:val="000000" w:themeColor="text1"/>
          <w:sz w:val="24"/>
          <w:szCs w:val="24"/>
        </w:rPr>
      </w:pPr>
      <w:r w:rsidRPr="00EF0CD3">
        <w:rPr>
          <w:bCs/>
          <w:color w:val="000000" w:themeColor="text1"/>
          <w:sz w:val="24"/>
          <w:szCs w:val="24"/>
        </w:rPr>
        <w:t xml:space="preserve">Jindal, B., Bhattacharya, A., </w:t>
      </w:r>
      <w:r w:rsidRPr="00EF0CD3">
        <w:rPr>
          <w:b/>
          <w:color w:val="000000" w:themeColor="text1"/>
          <w:sz w:val="24"/>
          <w:szCs w:val="24"/>
        </w:rPr>
        <w:t>Panda, D*</w:t>
      </w:r>
      <w:r w:rsidRPr="00EF0CD3">
        <w:rPr>
          <w:bCs/>
          <w:color w:val="000000" w:themeColor="text1"/>
          <w:sz w:val="24"/>
          <w:szCs w:val="24"/>
        </w:rPr>
        <w:t xml:space="preserve">. (2013) Inhibitors of bacterial cell partitioning in “Antibiotics- Targets, Mechanisms and Resistance” (C. </w:t>
      </w:r>
      <w:proofErr w:type="spellStart"/>
      <w:r w:rsidRPr="00EF0CD3">
        <w:rPr>
          <w:bCs/>
          <w:color w:val="000000" w:themeColor="text1"/>
          <w:sz w:val="24"/>
          <w:szCs w:val="24"/>
        </w:rPr>
        <w:t>Gualerzi</w:t>
      </w:r>
      <w:proofErr w:type="spellEnd"/>
      <w:r w:rsidRPr="00EF0CD3">
        <w:rPr>
          <w:bCs/>
          <w:color w:val="000000" w:themeColor="text1"/>
          <w:sz w:val="24"/>
          <w:szCs w:val="24"/>
        </w:rPr>
        <w:t xml:space="preserve">, L. Brandi, A. </w:t>
      </w:r>
      <w:proofErr w:type="spellStart"/>
      <w:r w:rsidRPr="00EF0CD3">
        <w:rPr>
          <w:bCs/>
          <w:color w:val="000000" w:themeColor="text1"/>
          <w:sz w:val="24"/>
          <w:szCs w:val="24"/>
        </w:rPr>
        <w:t>Fabbretti</w:t>
      </w:r>
      <w:proofErr w:type="spellEnd"/>
      <w:r w:rsidRPr="00EF0CD3">
        <w:rPr>
          <w:bCs/>
          <w:color w:val="000000" w:themeColor="text1"/>
          <w:sz w:val="24"/>
          <w:szCs w:val="24"/>
        </w:rPr>
        <w:t xml:space="preserve">, L. </w:t>
      </w:r>
      <w:proofErr w:type="spellStart"/>
      <w:r w:rsidRPr="00EF0CD3">
        <w:rPr>
          <w:bCs/>
          <w:color w:val="000000" w:themeColor="text1"/>
          <w:sz w:val="24"/>
          <w:szCs w:val="24"/>
        </w:rPr>
        <w:t>Pon</w:t>
      </w:r>
      <w:proofErr w:type="spellEnd"/>
      <w:r w:rsidRPr="00EF0CD3">
        <w:rPr>
          <w:bCs/>
          <w:color w:val="000000" w:themeColor="text1"/>
          <w:sz w:val="24"/>
          <w:szCs w:val="24"/>
        </w:rPr>
        <w:t>, eds.), Wiley-VCH. 151-182.</w:t>
      </w:r>
    </w:p>
    <w:p w:rsidR="001B67D7" w:rsidRPr="00EF0CD3" w:rsidRDefault="001B67D7" w:rsidP="001D0FF0">
      <w:pPr>
        <w:pStyle w:val="ListParagraph"/>
        <w:widowControl/>
        <w:numPr>
          <w:ilvl w:val="1"/>
          <w:numId w:val="17"/>
        </w:numPr>
        <w:autoSpaceDE/>
        <w:autoSpaceDN/>
        <w:spacing w:after="200" w:line="276" w:lineRule="auto"/>
        <w:contextualSpacing/>
        <w:jc w:val="both"/>
        <w:rPr>
          <w:bCs/>
          <w:color w:val="000000" w:themeColor="text1"/>
          <w:sz w:val="24"/>
          <w:szCs w:val="24"/>
        </w:rPr>
      </w:pPr>
      <w:r w:rsidRPr="00EF0CD3">
        <w:rPr>
          <w:bCs/>
          <w:color w:val="000000" w:themeColor="text1"/>
          <w:sz w:val="24"/>
          <w:szCs w:val="24"/>
        </w:rPr>
        <w:t xml:space="preserve">Kapoor, S. and </w:t>
      </w:r>
      <w:r w:rsidRPr="00EF0CD3">
        <w:rPr>
          <w:b/>
          <w:color w:val="000000" w:themeColor="text1"/>
          <w:sz w:val="24"/>
          <w:szCs w:val="24"/>
        </w:rPr>
        <w:t>Panda, D</w:t>
      </w:r>
      <w:r w:rsidRPr="00EF0CD3">
        <w:rPr>
          <w:bCs/>
          <w:color w:val="000000" w:themeColor="text1"/>
          <w:sz w:val="24"/>
          <w:szCs w:val="24"/>
        </w:rPr>
        <w:t xml:space="preserve">*. (2012) Microtubules: At the Crossroads of Nanotechnology and Cancer Therapy Nanotechnology in “Diagnosis and Treatment of Cancers” (R. Banerjee eds.) </w:t>
      </w:r>
      <w:proofErr w:type="spellStart"/>
      <w:r w:rsidRPr="00EF0CD3">
        <w:rPr>
          <w:bCs/>
          <w:color w:val="000000" w:themeColor="text1"/>
          <w:sz w:val="24"/>
          <w:szCs w:val="24"/>
        </w:rPr>
        <w:t>Narosa</w:t>
      </w:r>
      <w:proofErr w:type="spellEnd"/>
      <w:r w:rsidRPr="00EF0CD3">
        <w:rPr>
          <w:bCs/>
          <w:color w:val="000000" w:themeColor="text1"/>
          <w:sz w:val="24"/>
          <w:szCs w:val="24"/>
        </w:rPr>
        <w:t xml:space="preserve"> publishing house. 227-50</w:t>
      </w:r>
    </w:p>
    <w:p w:rsidR="001B67D7" w:rsidRDefault="001B67D7" w:rsidP="001D0FF0">
      <w:pPr>
        <w:pStyle w:val="ListParagraph"/>
        <w:widowControl/>
        <w:numPr>
          <w:ilvl w:val="1"/>
          <w:numId w:val="17"/>
        </w:numPr>
        <w:autoSpaceDE/>
        <w:autoSpaceDN/>
        <w:spacing w:after="200" w:line="276" w:lineRule="auto"/>
        <w:contextualSpacing/>
        <w:jc w:val="both"/>
        <w:rPr>
          <w:bCs/>
          <w:color w:val="000000" w:themeColor="text1"/>
          <w:sz w:val="24"/>
          <w:szCs w:val="24"/>
        </w:rPr>
      </w:pPr>
      <w:r w:rsidRPr="00EF0CD3">
        <w:rPr>
          <w:bCs/>
          <w:color w:val="000000" w:themeColor="text1"/>
          <w:sz w:val="24"/>
          <w:szCs w:val="24"/>
        </w:rPr>
        <w:t xml:space="preserve">Bhattacharyya, B., Kapoor, S. and </w:t>
      </w:r>
      <w:r w:rsidRPr="00EF0CD3">
        <w:rPr>
          <w:b/>
          <w:color w:val="000000" w:themeColor="text1"/>
          <w:sz w:val="24"/>
          <w:szCs w:val="24"/>
        </w:rPr>
        <w:t>Panda, D*.</w:t>
      </w:r>
      <w:r w:rsidRPr="00EF0CD3">
        <w:rPr>
          <w:bCs/>
          <w:color w:val="000000" w:themeColor="text1"/>
          <w:sz w:val="24"/>
          <w:szCs w:val="24"/>
        </w:rPr>
        <w:t xml:space="preserve"> (2010), Fluorescence spectroscopic methods to analyze drug-tubulin interactions in “Microtubules, in vitro (L. Wilson, J. J. </w:t>
      </w:r>
      <w:proofErr w:type="spellStart"/>
      <w:r w:rsidRPr="00EF0CD3">
        <w:rPr>
          <w:bCs/>
          <w:color w:val="000000" w:themeColor="text1"/>
          <w:sz w:val="24"/>
          <w:szCs w:val="24"/>
        </w:rPr>
        <w:t>Correia</w:t>
      </w:r>
      <w:proofErr w:type="spellEnd"/>
      <w:r w:rsidRPr="00EF0CD3">
        <w:rPr>
          <w:bCs/>
          <w:color w:val="000000" w:themeColor="text1"/>
          <w:sz w:val="24"/>
          <w:szCs w:val="24"/>
        </w:rPr>
        <w:t xml:space="preserve"> eds.), Methods Cell Biol. 95, 301-329.</w:t>
      </w:r>
    </w:p>
    <w:p w:rsidR="00EF0CD3" w:rsidRPr="00EF0CD3" w:rsidRDefault="00EF0CD3" w:rsidP="00EF0CD3">
      <w:pPr>
        <w:pStyle w:val="ListParagraph"/>
        <w:widowControl/>
        <w:autoSpaceDE/>
        <w:autoSpaceDN/>
        <w:spacing w:after="200" w:line="276" w:lineRule="auto"/>
        <w:ind w:left="1440" w:firstLine="0"/>
        <w:contextualSpacing/>
        <w:jc w:val="both"/>
        <w:rPr>
          <w:bCs/>
          <w:color w:val="000000" w:themeColor="text1"/>
          <w:sz w:val="24"/>
          <w:szCs w:val="24"/>
        </w:rPr>
      </w:pPr>
    </w:p>
    <w:sectPr w:rsidR="00EF0CD3" w:rsidRPr="00EF0CD3" w:rsidSect="001D0FF0">
      <w:type w:val="continuous"/>
      <w:pgSz w:w="12240" w:h="15840"/>
      <w:pgMar w:top="567" w:right="1720" w:bottom="280" w:left="102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5172AF"/>
    <w:multiLevelType w:val="multilevel"/>
    <w:tmpl w:val="F43C4E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08375042"/>
    <w:multiLevelType w:val="multilevel"/>
    <w:tmpl w:val="53D800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09122664"/>
    <w:multiLevelType w:val="hybridMultilevel"/>
    <w:tmpl w:val="6F988DD6"/>
    <w:lvl w:ilvl="0" w:tplc="BDCCB4AE">
      <w:start w:val="1"/>
      <w:numFmt w:val="decimal"/>
      <w:lvlText w:val="%1."/>
      <w:lvlJc w:val="left"/>
      <w:pPr>
        <w:ind w:left="978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en-US" w:eastAsia="en-US" w:bidi="ar-SA"/>
      </w:rPr>
    </w:lvl>
    <w:lvl w:ilvl="1" w:tplc="03F8B7DA">
      <w:numFmt w:val="bullet"/>
      <w:lvlText w:val="•"/>
      <w:lvlJc w:val="left"/>
      <w:pPr>
        <w:ind w:left="1832" w:hanging="360"/>
      </w:pPr>
      <w:rPr>
        <w:rFonts w:hint="default"/>
        <w:lang w:val="en-US" w:eastAsia="en-US" w:bidi="ar-SA"/>
      </w:rPr>
    </w:lvl>
    <w:lvl w:ilvl="2" w:tplc="C918434C">
      <w:numFmt w:val="bullet"/>
      <w:lvlText w:val="•"/>
      <w:lvlJc w:val="left"/>
      <w:pPr>
        <w:ind w:left="2684" w:hanging="360"/>
      </w:pPr>
      <w:rPr>
        <w:rFonts w:hint="default"/>
        <w:lang w:val="en-US" w:eastAsia="en-US" w:bidi="ar-SA"/>
      </w:rPr>
    </w:lvl>
    <w:lvl w:ilvl="3" w:tplc="2908A3D2">
      <w:numFmt w:val="bullet"/>
      <w:lvlText w:val="•"/>
      <w:lvlJc w:val="left"/>
      <w:pPr>
        <w:ind w:left="3536" w:hanging="360"/>
      </w:pPr>
      <w:rPr>
        <w:rFonts w:hint="default"/>
        <w:lang w:val="en-US" w:eastAsia="en-US" w:bidi="ar-SA"/>
      </w:rPr>
    </w:lvl>
    <w:lvl w:ilvl="4" w:tplc="60AE89BA">
      <w:numFmt w:val="bullet"/>
      <w:lvlText w:val="•"/>
      <w:lvlJc w:val="left"/>
      <w:pPr>
        <w:ind w:left="4388" w:hanging="360"/>
      </w:pPr>
      <w:rPr>
        <w:rFonts w:hint="default"/>
        <w:lang w:val="en-US" w:eastAsia="en-US" w:bidi="ar-SA"/>
      </w:rPr>
    </w:lvl>
    <w:lvl w:ilvl="5" w:tplc="1EB467E6">
      <w:numFmt w:val="bullet"/>
      <w:lvlText w:val="•"/>
      <w:lvlJc w:val="left"/>
      <w:pPr>
        <w:ind w:left="5240" w:hanging="360"/>
      </w:pPr>
      <w:rPr>
        <w:rFonts w:hint="default"/>
        <w:lang w:val="en-US" w:eastAsia="en-US" w:bidi="ar-SA"/>
      </w:rPr>
    </w:lvl>
    <w:lvl w:ilvl="6" w:tplc="5EFE9158">
      <w:numFmt w:val="bullet"/>
      <w:lvlText w:val="•"/>
      <w:lvlJc w:val="left"/>
      <w:pPr>
        <w:ind w:left="6092" w:hanging="360"/>
      </w:pPr>
      <w:rPr>
        <w:rFonts w:hint="default"/>
        <w:lang w:val="en-US" w:eastAsia="en-US" w:bidi="ar-SA"/>
      </w:rPr>
    </w:lvl>
    <w:lvl w:ilvl="7" w:tplc="87B466EE">
      <w:numFmt w:val="bullet"/>
      <w:lvlText w:val="•"/>
      <w:lvlJc w:val="left"/>
      <w:pPr>
        <w:ind w:left="6944" w:hanging="360"/>
      </w:pPr>
      <w:rPr>
        <w:rFonts w:hint="default"/>
        <w:lang w:val="en-US" w:eastAsia="en-US" w:bidi="ar-SA"/>
      </w:rPr>
    </w:lvl>
    <w:lvl w:ilvl="8" w:tplc="301612E4">
      <w:numFmt w:val="bullet"/>
      <w:lvlText w:val="•"/>
      <w:lvlJc w:val="left"/>
      <w:pPr>
        <w:ind w:left="7796" w:hanging="360"/>
      </w:pPr>
      <w:rPr>
        <w:rFonts w:hint="default"/>
        <w:lang w:val="en-US" w:eastAsia="en-US" w:bidi="ar-SA"/>
      </w:rPr>
    </w:lvl>
  </w:abstractNum>
  <w:abstractNum w:abstractNumId="3" w15:restartNumberingAfterBreak="0">
    <w:nsid w:val="0EA75CCE"/>
    <w:multiLevelType w:val="hybridMultilevel"/>
    <w:tmpl w:val="099E3B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1B4478B"/>
    <w:multiLevelType w:val="hybridMultilevel"/>
    <w:tmpl w:val="DB7CC7D4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8BD03A9"/>
    <w:multiLevelType w:val="multilevel"/>
    <w:tmpl w:val="1E9467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 w15:restartNumberingAfterBreak="0">
    <w:nsid w:val="2E7C777A"/>
    <w:multiLevelType w:val="multilevel"/>
    <w:tmpl w:val="CBD8B8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325528B3"/>
    <w:multiLevelType w:val="hybridMultilevel"/>
    <w:tmpl w:val="4D1475A2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791BE5"/>
    <w:multiLevelType w:val="hybridMultilevel"/>
    <w:tmpl w:val="DD640726"/>
    <w:lvl w:ilvl="0" w:tplc="CDA0EDCE">
      <w:start w:val="1"/>
      <w:numFmt w:val="decimal"/>
      <w:lvlText w:val="%1."/>
      <w:lvlJc w:val="left"/>
      <w:pPr>
        <w:ind w:left="1890" w:hanging="360"/>
      </w:pPr>
      <w:rPr>
        <w:rFonts w:ascii="Times New Roman" w:hAnsi="Times New Roman" w:cs="Times New Roman" w:hint="default"/>
        <w:b/>
        <w:i w:val="0"/>
        <w:sz w:val="24"/>
        <w:szCs w:val="24"/>
      </w:rPr>
    </w:lvl>
    <w:lvl w:ilvl="1" w:tplc="40090019">
      <w:start w:val="1"/>
      <w:numFmt w:val="lowerLetter"/>
      <w:lvlText w:val="%2."/>
      <w:lvlJc w:val="left"/>
      <w:pPr>
        <w:ind w:left="2880" w:hanging="360"/>
      </w:pPr>
    </w:lvl>
    <w:lvl w:ilvl="2" w:tplc="4009001B" w:tentative="1">
      <w:start w:val="1"/>
      <w:numFmt w:val="lowerRoman"/>
      <w:lvlText w:val="%3."/>
      <w:lvlJc w:val="right"/>
      <w:pPr>
        <w:ind w:left="3600" w:hanging="180"/>
      </w:pPr>
    </w:lvl>
    <w:lvl w:ilvl="3" w:tplc="4009000F" w:tentative="1">
      <w:start w:val="1"/>
      <w:numFmt w:val="decimal"/>
      <w:lvlText w:val="%4."/>
      <w:lvlJc w:val="left"/>
      <w:pPr>
        <w:ind w:left="4320" w:hanging="360"/>
      </w:pPr>
    </w:lvl>
    <w:lvl w:ilvl="4" w:tplc="40090019" w:tentative="1">
      <w:start w:val="1"/>
      <w:numFmt w:val="lowerLetter"/>
      <w:lvlText w:val="%5."/>
      <w:lvlJc w:val="left"/>
      <w:pPr>
        <w:ind w:left="5040" w:hanging="360"/>
      </w:pPr>
    </w:lvl>
    <w:lvl w:ilvl="5" w:tplc="4009001B" w:tentative="1">
      <w:start w:val="1"/>
      <w:numFmt w:val="lowerRoman"/>
      <w:lvlText w:val="%6."/>
      <w:lvlJc w:val="right"/>
      <w:pPr>
        <w:ind w:left="5760" w:hanging="180"/>
      </w:pPr>
    </w:lvl>
    <w:lvl w:ilvl="6" w:tplc="4009000F" w:tentative="1">
      <w:start w:val="1"/>
      <w:numFmt w:val="decimal"/>
      <w:lvlText w:val="%7."/>
      <w:lvlJc w:val="left"/>
      <w:pPr>
        <w:ind w:left="6480" w:hanging="360"/>
      </w:pPr>
    </w:lvl>
    <w:lvl w:ilvl="7" w:tplc="40090019" w:tentative="1">
      <w:start w:val="1"/>
      <w:numFmt w:val="lowerLetter"/>
      <w:lvlText w:val="%8."/>
      <w:lvlJc w:val="left"/>
      <w:pPr>
        <w:ind w:left="7200" w:hanging="360"/>
      </w:pPr>
    </w:lvl>
    <w:lvl w:ilvl="8" w:tplc="40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 w15:restartNumberingAfterBreak="0">
    <w:nsid w:val="38F96B2E"/>
    <w:multiLevelType w:val="hybridMultilevel"/>
    <w:tmpl w:val="370064A2"/>
    <w:lvl w:ilvl="0" w:tplc="0409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0" w15:restartNumberingAfterBreak="0">
    <w:nsid w:val="4505144B"/>
    <w:multiLevelType w:val="multilevel"/>
    <w:tmpl w:val="6B169C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45760068"/>
    <w:multiLevelType w:val="hybridMultilevel"/>
    <w:tmpl w:val="6C64DAEA"/>
    <w:lvl w:ilvl="0" w:tplc="04090001">
      <w:start w:val="1"/>
      <w:numFmt w:val="bullet"/>
      <w:lvlText w:val=""/>
      <w:lvlJc w:val="left"/>
      <w:pPr>
        <w:ind w:left="133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5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98" w:hanging="360"/>
      </w:pPr>
      <w:rPr>
        <w:rFonts w:ascii="Wingdings" w:hAnsi="Wingdings" w:hint="default"/>
      </w:rPr>
    </w:lvl>
  </w:abstractNum>
  <w:abstractNum w:abstractNumId="12" w15:restartNumberingAfterBreak="0">
    <w:nsid w:val="4E682E2F"/>
    <w:multiLevelType w:val="hybridMultilevel"/>
    <w:tmpl w:val="ECA63C72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3" w15:restartNumberingAfterBreak="0">
    <w:nsid w:val="572D1DC0"/>
    <w:multiLevelType w:val="hybridMultilevel"/>
    <w:tmpl w:val="EB84CB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9B28A8"/>
    <w:multiLevelType w:val="hybridMultilevel"/>
    <w:tmpl w:val="CDCCA44E"/>
    <w:lvl w:ilvl="0" w:tplc="CD14F4D6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  <w:szCs w:val="28"/>
      </w:rPr>
    </w:lvl>
    <w:lvl w:ilvl="1" w:tplc="0A8AA2E8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  <w:i w:val="0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EDB1C92"/>
    <w:multiLevelType w:val="hybridMultilevel"/>
    <w:tmpl w:val="09AEDB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0A2C384">
      <w:start w:val="1"/>
      <w:numFmt w:val="decimal"/>
      <w:lvlText w:val="%2."/>
      <w:lvlJc w:val="left"/>
      <w:pPr>
        <w:ind w:left="1800" w:hanging="7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5476953"/>
    <w:multiLevelType w:val="hybridMultilevel"/>
    <w:tmpl w:val="E3C450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77E6158"/>
    <w:multiLevelType w:val="multilevel"/>
    <w:tmpl w:val="56FC90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7AF841DB"/>
    <w:multiLevelType w:val="multilevel"/>
    <w:tmpl w:val="76EE11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9" w15:restartNumberingAfterBreak="0">
    <w:nsid w:val="7C470DCE"/>
    <w:multiLevelType w:val="multilevel"/>
    <w:tmpl w:val="8B7C83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0" w15:restartNumberingAfterBreak="0">
    <w:nsid w:val="7FE6011A"/>
    <w:multiLevelType w:val="hybridMultilevel"/>
    <w:tmpl w:val="C8FE3A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0"/>
  </w:num>
  <w:num w:numId="3">
    <w:abstractNumId w:val="17"/>
  </w:num>
  <w:num w:numId="4">
    <w:abstractNumId w:val="0"/>
  </w:num>
  <w:num w:numId="5">
    <w:abstractNumId w:val="19"/>
  </w:num>
  <w:num w:numId="6">
    <w:abstractNumId w:val="6"/>
  </w:num>
  <w:num w:numId="7">
    <w:abstractNumId w:val="5"/>
  </w:num>
  <w:num w:numId="8">
    <w:abstractNumId w:val="18"/>
  </w:num>
  <w:num w:numId="9">
    <w:abstractNumId w:val="1"/>
  </w:num>
  <w:num w:numId="10">
    <w:abstractNumId w:val="8"/>
  </w:num>
  <w:num w:numId="11">
    <w:abstractNumId w:val="7"/>
  </w:num>
  <w:num w:numId="12">
    <w:abstractNumId w:val="14"/>
  </w:num>
  <w:num w:numId="13">
    <w:abstractNumId w:val="9"/>
  </w:num>
  <w:num w:numId="14">
    <w:abstractNumId w:val="15"/>
  </w:num>
  <w:num w:numId="15">
    <w:abstractNumId w:val="3"/>
  </w:num>
  <w:num w:numId="16">
    <w:abstractNumId w:val="16"/>
  </w:num>
  <w:num w:numId="17">
    <w:abstractNumId w:val="4"/>
  </w:num>
  <w:num w:numId="18">
    <w:abstractNumId w:val="11"/>
  </w:num>
  <w:num w:numId="19">
    <w:abstractNumId w:val="20"/>
  </w:num>
  <w:num w:numId="20">
    <w:abstractNumId w:val="13"/>
  </w:num>
  <w:num w:numId="2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344E"/>
    <w:rsid w:val="000307C0"/>
    <w:rsid w:val="00043098"/>
    <w:rsid w:val="0005344E"/>
    <w:rsid w:val="000A557B"/>
    <w:rsid w:val="000D14E7"/>
    <w:rsid w:val="001B00EB"/>
    <w:rsid w:val="001B67D7"/>
    <w:rsid w:val="001D0FF0"/>
    <w:rsid w:val="00223D41"/>
    <w:rsid w:val="00232964"/>
    <w:rsid w:val="002809C7"/>
    <w:rsid w:val="002D7EC2"/>
    <w:rsid w:val="00422760"/>
    <w:rsid w:val="005162A5"/>
    <w:rsid w:val="005523BA"/>
    <w:rsid w:val="0056395D"/>
    <w:rsid w:val="0057420C"/>
    <w:rsid w:val="005B1D12"/>
    <w:rsid w:val="00671333"/>
    <w:rsid w:val="00674EC4"/>
    <w:rsid w:val="006874C4"/>
    <w:rsid w:val="006E7AF5"/>
    <w:rsid w:val="006F60A2"/>
    <w:rsid w:val="00743554"/>
    <w:rsid w:val="009863D8"/>
    <w:rsid w:val="00A04073"/>
    <w:rsid w:val="00A351EA"/>
    <w:rsid w:val="00AF49B1"/>
    <w:rsid w:val="00B04647"/>
    <w:rsid w:val="00B94562"/>
    <w:rsid w:val="00BE19AF"/>
    <w:rsid w:val="00C02B48"/>
    <w:rsid w:val="00C30C7A"/>
    <w:rsid w:val="00C53DB1"/>
    <w:rsid w:val="00CF46AD"/>
    <w:rsid w:val="00DD76D2"/>
    <w:rsid w:val="00DF271A"/>
    <w:rsid w:val="00EF0CD3"/>
    <w:rsid w:val="00EF1E1B"/>
    <w:rsid w:val="00FB5D91"/>
    <w:rsid w:val="00FC4C01"/>
    <w:rsid w:val="00FF53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F8853A"/>
  <w15:docId w15:val="{B5994899-D034-40C9-8515-A342438C60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sid w:val="0005344E"/>
    <w:rPr>
      <w:rFonts w:ascii="Times New Roman" w:eastAsia="Times New Roman" w:hAnsi="Times New Roman" w:cs="Times New Roman"/>
    </w:rPr>
  </w:style>
  <w:style w:type="paragraph" w:styleId="Heading2">
    <w:name w:val="heading 2"/>
    <w:basedOn w:val="Normal"/>
    <w:link w:val="Heading2Char"/>
    <w:uiPriority w:val="9"/>
    <w:qFormat/>
    <w:rsid w:val="00C30C7A"/>
    <w:pPr>
      <w:widowControl/>
      <w:autoSpaceDE/>
      <w:autoSpaceDN/>
      <w:spacing w:before="100" w:beforeAutospacing="1" w:after="100" w:afterAutospacing="1"/>
      <w:outlineLvl w:val="1"/>
    </w:pPr>
    <w:rPr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sid w:val="0005344E"/>
    <w:rPr>
      <w:sz w:val="24"/>
      <w:szCs w:val="24"/>
    </w:rPr>
  </w:style>
  <w:style w:type="paragraph" w:styleId="Title">
    <w:name w:val="Title"/>
    <w:basedOn w:val="Normal"/>
    <w:uiPriority w:val="1"/>
    <w:qFormat/>
    <w:rsid w:val="0005344E"/>
    <w:pPr>
      <w:spacing w:before="236"/>
      <w:ind w:left="3947" w:right="3374"/>
      <w:jc w:val="center"/>
    </w:pPr>
    <w:rPr>
      <w:b/>
      <w:bCs/>
      <w:sz w:val="28"/>
      <w:szCs w:val="28"/>
    </w:rPr>
  </w:style>
  <w:style w:type="paragraph" w:styleId="ListParagraph">
    <w:name w:val="List Paragraph"/>
    <w:basedOn w:val="Normal"/>
    <w:uiPriority w:val="34"/>
    <w:qFormat/>
    <w:rsid w:val="0005344E"/>
    <w:pPr>
      <w:ind w:left="978" w:hanging="360"/>
    </w:pPr>
  </w:style>
  <w:style w:type="paragraph" w:customStyle="1" w:styleId="TableParagraph">
    <w:name w:val="Table Paragraph"/>
    <w:basedOn w:val="Normal"/>
    <w:uiPriority w:val="1"/>
    <w:qFormat/>
    <w:rsid w:val="0005344E"/>
  </w:style>
  <w:style w:type="character" w:customStyle="1" w:styleId="Heading2Char">
    <w:name w:val="Heading 2 Char"/>
    <w:basedOn w:val="DefaultParagraphFont"/>
    <w:link w:val="Heading2"/>
    <w:uiPriority w:val="9"/>
    <w:rsid w:val="00C30C7A"/>
    <w:rPr>
      <w:rFonts w:ascii="Times New Roman" w:eastAsia="Times New Roman" w:hAnsi="Times New Roman" w:cs="Times New Roman"/>
      <w:b/>
      <w:bCs/>
      <w:sz w:val="36"/>
      <w:szCs w:val="36"/>
    </w:rPr>
  </w:style>
  <w:style w:type="character" w:styleId="Strong">
    <w:name w:val="Strong"/>
    <w:basedOn w:val="DefaultParagraphFont"/>
    <w:uiPriority w:val="22"/>
    <w:qFormat/>
    <w:rsid w:val="00FF534D"/>
    <w:rPr>
      <w:b/>
      <w:bCs/>
    </w:rPr>
  </w:style>
  <w:style w:type="character" w:styleId="Emphasis">
    <w:name w:val="Emphasis"/>
    <w:basedOn w:val="DefaultParagraphFont"/>
    <w:uiPriority w:val="20"/>
    <w:qFormat/>
    <w:rsid w:val="00FF534D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223D41"/>
    <w:rPr>
      <w:color w:val="0000FF"/>
      <w:u w:val="single"/>
    </w:rPr>
  </w:style>
  <w:style w:type="paragraph" w:styleId="NormalWeb">
    <w:name w:val="Normal (Web)"/>
    <w:basedOn w:val="Normal"/>
    <w:unhideWhenUsed/>
    <w:rsid w:val="00223D41"/>
    <w:pPr>
      <w:widowControl/>
      <w:autoSpaceDE/>
      <w:autoSpaceDN/>
      <w:spacing w:before="100" w:beforeAutospacing="1" w:after="100" w:afterAutospacing="1"/>
    </w:pPr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3D4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3D41"/>
    <w:rPr>
      <w:rFonts w:ascii="Tahoma" w:eastAsia="Times New Roman" w:hAnsi="Tahoma" w:cs="Tahoma"/>
      <w:sz w:val="16"/>
      <w:szCs w:val="16"/>
    </w:rPr>
  </w:style>
  <w:style w:type="paragraph" w:customStyle="1" w:styleId="ARCbody">
    <w:name w:val="ARC body"/>
    <w:basedOn w:val="Normal"/>
    <w:link w:val="ARCbodyChar"/>
    <w:rsid w:val="001B67D7"/>
    <w:pPr>
      <w:widowControl/>
      <w:autoSpaceDE/>
      <w:autoSpaceDN/>
    </w:pPr>
    <w:rPr>
      <w:sz w:val="24"/>
      <w:szCs w:val="24"/>
      <w:lang w:val="en-AU"/>
    </w:rPr>
  </w:style>
  <w:style w:type="character" w:customStyle="1" w:styleId="ARCbodyChar">
    <w:name w:val="ARC body Char"/>
    <w:link w:val="ARCbody"/>
    <w:locked/>
    <w:rsid w:val="001B67D7"/>
    <w:rPr>
      <w:rFonts w:ascii="Times New Roman" w:eastAsia="Times New Roman" w:hAnsi="Times New Roman" w:cs="Times New Roman"/>
      <w:sz w:val="24"/>
      <w:szCs w:val="24"/>
      <w:lang w:val="en-AU"/>
    </w:rPr>
  </w:style>
  <w:style w:type="paragraph" w:customStyle="1" w:styleId="Tableheading">
    <w:name w:val="Table heading"/>
    <w:basedOn w:val="Normal"/>
    <w:rsid w:val="001B67D7"/>
    <w:pPr>
      <w:widowControl/>
      <w:autoSpaceDE/>
      <w:autoSpaceDN/>
    </w:pPr>
    <w:rPr>
      <w:rFonts w:ascii="Verdana" w:hAnsi="Verdana"/>
      <w:b/>
      <w:bCs/>
      <w:sz w:val="20"/>
      <w:szCs w:val="24"/>
      <w:lang w:val="en-AU"/>
    </w:rPr>
  </w:style>
  <w:style w:type="paragraph" w:customStyle="1" w:styleId="Default">
    <w:name w:val="Default"/>
    <w:rsid w:val="00A04073"/>
    <w:pPr>
      <w:widowControl/>
      <w:adjustRightInd w:val="0"/>
    </w:pPr>
    <w:rPr>
      <w:rFonts w:ascii="Times New Roman" w:eastAsia="Calibri" w:hAnsi="Times New Roman" w:cs="Times New Roman"/>
      <w:color w:val="000000"/>
      <w:sz w:val="24"/>
      <w:szCs w:val="24"/>
      <w:lang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4302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349139">
          <w:marLeft w:val="0"/>
          <w:marRight w:val="0"/>
          <w:marTop w:val="0"/>
          <w:marBottom w:val="1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788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7639901">
          <w:marLeft w:val="0"/>
          <w:marRight w:val="0"/>
          <w:marTop w:val="0"/>
          <w:marBottom w:val="1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22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9312809">
          <w:marLeft w:val="0"/>
          <w:marRight w:val="0"/>
          <w:marTop w:val="0"/>
          <w:marBottom w:val="1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686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413233">
          <w:marLeft w:val="0"/>
          <w:marRight w:val="0"/>
          <w:marTop w:val="0"/>
          <w:marBottom w:val="1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538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480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040111">
          <w:marLeft w:val="0"/>
          <w:marRight w:val="0"/>
          <w:marTop w:val="0"/>
          <w:marBottom w:val="1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38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2208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464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107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59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92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99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87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79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141592">
          <w:marLeft w:val="0"/>
          <w:marRight w:val="0"/>
          <w:marTop w:val="0"/>
          <w:marBottom w:val="1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4748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8532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001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7973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039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998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4921972">
          <w:marLeft w:val="0"/>
          <w:marRight w:val="0"/>
          <w:marTop w:val="0"/>
          <w:marBottom w:val="1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3677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177544">
          <w:marLeft w:val="0"/>
          <w:marRight w:val="0"/>
          <w:marTop w:val="0"/>
          <w:marBottom w:val="1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762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956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0670703">
          <w:marLeft w:val="0"/>
          <w:marRight w:val="0"/>
          <w:marTop w:val="0"/>
          <w:marBottom w:val="63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867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528670">
          <w:marLeft w:val="0"/>
          <w:marRight w:val="0"/>
          <w:marTop w:val="0"/>
          <w:marBottom w:val="63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17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768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565970">
          <w:marLeft w:val="0"/>
          <w:marRight w:val="0"/>
          <w:marTop w:val="0"/>
          <w:marBottom w:val="2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7885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E9F6BF9-677B-4138-A79D-AD04999E8A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099</Words>
  <Characters>34770</Characters>
  <Application>Microsoft Office Word</Application>
  <DocSecurity>0</DocSecurity>
  <Lines>289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pinder Kaur</dc:creator>
  <cp:lastModifiedBy>Windows User</cp:lastModifiedBy>
  <cp:revision>2</cp:revision>
  <dcterms:created xsi:type="dcterms:W3CDTF">2022-02-11T15:39:00Z</dcterms:created>
  <dcterms:modified xsi:type="dcterms:W3CDTF">2022-02-11T1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astSaved">
    <vt:filetime>2021-07-22T00:00:00Z</vt:filetime>
  </property>
</Properties>
</file>